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4918" w:rsidRPr="00E71832" w:rsidRDefault="00E71832" w:rsidP="00E71832">
      <w:pPr>
        <w:widowControl w:val="0"/>
        <w:autoSpaceDE w:val="0"/>
        <w:autoSpaceDN w:val="0"/>
        <w:adjustRightInd w:val="0"/>
        <w:spacing w:line="480" w:lineRule="auto"/>
        <w:ind w:left="-1276"/>
        <w:rPr>
          <w:rFonts w:ascii="Times" w:hAnsi="Times" w:cs="Times"/>
          <w:sz w:val="20"/>
          <w:szCs w:val="20"/>
        </w:rPr>
      </w:pPr>
      <w:r w:rsidRPr="00610B10">
        <w:rPr>
          <w:rFonts w:ascii="Times" w:hAnsi="Times" w:cs="Times"/>
          <w:b/>
          <w:sz w:val="20"/>
          <w:szCs w:val="20"/>
        </w:rPr>
        <w:t>Supplementary Item 4</w:t>
      </w:r>
      <w:r>
        <w:rPr>
          <w:rFonts w:ascii="Times" w:hAnsi="Times" w:cs="Times"/>
          <w:sz w:val="20"/>
          <w:szCs w:val="20"/>
        </w:rPr>
        <w:t xml:space="preserve"> Reflux symptoms and esophagitis on endoscopy after sleeve </w:t>
      </w:r>
      <w:proofErr w:type="spellStart"/>
      <w:r>
        <w:rPr>
          <w:rFonts w:ascii="Times" w:hAnsi="Times" w:cs="Times"/>
          <w:sz w:val="20"/>
          <w:szCs w:val="20"/>
        </w:rPr>
        <w:t>gastrectomy</w:t>
      </w:r>
      <w:proofErr w:type="spellEnd"/>
    </w:p>
    <w:tbl>
      <w:tblPr>
        <w:tblStyle w:val="TableGrid"/>
        <w:tblW w:w="0" w:type="auto"/>
        <w:tblInd w:w="-1168" w:type="dxa"/>
        <w:tblLook w:val="04A0" w:firstRow="1" w:lastRow="0" w:firstColumn="1" w:lastColumn="0" w:noHBand="0" w:noVBand="1"/>
      </w:tblPr>
      <w:tblGrid>
        <w:gridCol w:w="1699"/>
        <w:gridCol w:w="2544"/>
        <w:gridCol w:w="2605"/>
        <w:gridCol w:w="1260"/>
        <w:gridCol w:w="1391"/>
      </w:tblGrid>
      <w:tr w:rsidR="00E71832" w:rsidRPr="00E71832" w:rsidTr="00774918">
        <w:trPr>
          <w:trHeight w:val="284"/>
        </w:trPr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Author/year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Methods of GERD symptom assessment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Findings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 (from baseline)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Endoscopy assessment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Findings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 (from baseline)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Torres-Barrera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Torres-Barrera&lt;/Author&gt;&lt;Year&gt;2012&lt;/Year&gt;&lt;RecNum&gt;27&lt;/RecNum&gt;&lt;DisplayText&gt;(36)&lt;/DisplayText&gt;&lt;record&gt;&lt;rec-number&gt;27&lt;/rec-number&gt;&lt;foreign-keys&gt;&lt;key app="EN" db-id="azs5d0vsmx2twkeed5wp5zxutt05r59zrrve" timestamp="1570083217"&gt;27&lt;/key&gt;&lt;/foreign-keys&gt;&lt;ref-type name="Journal Article"&gt;17&lt;/ref-type&gt;&lt;contributors&gt;&lt;authors&gt;&lt;author&gt;Torres-Barrera, G.A.&lt;/author&gt;&lt;author&gt;Vazquez-Elizondo, G. &lt;/author&gt;&lt;author&gt;Bosques, F.J. &lt;/author&gt;&lt;author&gt;Coronado-Torres, E. &lt;/author&gt;&lt;author&gt;Palomino-Martinez, J.&lt;/author&gt;&lt;author&gt;Maldonado, H.J.&lt;/author&gt;&lt;/authors&gt;&lt;/contributors&gt;&lt;titles&gt;&lt;title&gt;Impact of Sleeve Gastrectomy in the Occurrence of Gastro Esophageal Reflux Disease (Abstact)&lt;/title&gt;&lt;secondary-title&gt;Gastroenterology&lt;/secondary-title&gt;&lt;/titles&gt;&lt;periodical&gt;&lt;full-title&gt;Gastroenterology&lt;/full-title&gt;&lt;/periodical&gt;&lt;volume&gt;Tu1141&lt;/volume&gt;&lt;dates&gt;&lt;year&gt;2012&lt;/year&gt;&lt;/dates&gt;&lt;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6" w:tooltip="Torres-Barrera, 2012 #27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6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2012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ymptom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Times New Roman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42.9% to 7%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Erosive esophagiti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28.5% to 42.8% (P=NS)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Kleidi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LbGVpZGk8L0F1dGhvcj48WWVhcj4yMDEzPC9ZZWFyPjxS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LbGVpZGk8L0F1dGhvcj48WWVhcj4yMDEzPC9ZZWFyPjxS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1" w:tooltip="Kleidi, 2013 #16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1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3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core (heartburn, regurgitation, dysphagia, and chest pai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4.9 ± 1.6 to 5.8 ± 1.3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Burgerhart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CdXJnZXJoYXJ0PC9BdXRob3I+PFllYXI+MjAxNDwvWWVh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CdXJnZXJoYXJ0PC9BdXRob3I+PFllYXI+MjAxNDwvWWVh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4" w:tooltip="Burgerhart, 2014 #15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4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4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core (heartburn and regurgitatio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7.7±8.3 to 7.6 ± 6.3 (P=N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gramStart"/>
            <w:r w:rsidRPr="00E71832">
              <w:rPr>
                <w:rFonts w:ascii="Times" w:hAnsi="Times" w:cs="Times New Roman"/>
                <w:sz w:val="16"/>
                <w:szCs w:val="16"/>
              </w:rPr>
              <w:t>del</w:t>
            </w:r>
            <w:proofErr w:type="gram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</w:t>
            </w: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Genio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EZWwgR2VuaW88L0F1dGhvcj48WWVhcj4yMDE0PC9ZZWFy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EZWwgR2VuaW88L0F1dGhvcj48WWVhcj4yMDE0PC9ZZWFy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7" w:tooltip="Del Genio, 2014 #14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7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4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Hayat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Hayat&lt;/Author&gt;&lt;Year&gt;2014&lt;/Year&gt;&lt;RecNum&gt;28&lt;/RecNum&gt;&lt;DisplayText&gt;(30)&lt;/DisplayText&gt;&lt;record&gt;&lt;rec-number&gt;28&lt;/rec-number&gt;&lt;foreign-keys&gt;&lt;key app="EN" db-id="azs5d0vsmx2twkeed5wp5zxutt05r59zrrve" timestamp="1570083382"&gt;28&lt;/key&gt;&lt;/foreign-keys&gt;&lt;ref-type name="Journal Article"&gt;17&lt;/ref-type&gt;&lt;contributors&gt;&lt;authors&gt;&lt;author&gt;Hayat, J.&lt;/author&gt;&lt;author&gt;Mansour, S. &lt;/author&gt;&lt;author&gt;Wan1, A. &lt;/author&gt;&lt;author&gt;Poullis, A.P.&lt;/author&gt;&lt;author&gt;Yazaki, E.&lt;/author&gt;&lt;author&gt;Sifrim, D.&lt;/author&gt;&lt;author&gt;Kang, J.Y.&lt;/author&gt;&lt;/authors&gt;&lt;/contributors&gt;&lt;titles&gt;&lt;title&gt;Acid and Non-Acid Gastro-Oesophageal Reflux Following Sleeve Gastrectomy (Abstract)&lt;/title&gt;&lt;secondary-title&gt;Surgical Endoscopy&lt;/secondary-title&gt;&lt;/titles&gt;&lt;periodical&gt;&lt;full-title&gt;Surgical Endoscopy&lt;/full-title&gt;&lt;/periodical&gt;&lt;pages&gt;S1–S53&lt;/pages&gt;&lt;volume&gt;28&lt;/volume&gt;&lt;num-vols&gt;Supplement&lt;/num-vols&gt;&lt;dates&gt;&lt;year&gt;2014&lt;/year&gt;&lt;/dates&gt;&lt;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0" w:tooltip="Hayat, 2014 #28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0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4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ymptom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ew/worsening GERD in 31%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Gorodner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Gorodner&lt;/Author&gt;&lt;Year&gt;2015&lt;/Year&gt;&lt;RecNum&gt;13&lt;/RecNum&gt;&lt;DisplayText&gt;(29)&lt;/DisplayText&gt;&lt;record&gt;&lt;rec-number&gt;13&lt;/rec-number&gt;&lt;foreign-keys&gt;&lt;key app="EN" db-id="azs5d0vsmx2twkeed5wp5zxutt05r59zrrve" timestamp="1570082486"&gt;13&lt;/key&gt;&lt;/foreign-keys&gt;&lt;ref-type name="Journal Article"&gt;17&lt;/ref-type&gt;&lt;contributors&gt;&lt;authors&gt;&lt;author&gt;Gorodner, V.&lt;/author&gt;&lt;author&gt;Buxhoeveden, R.&lt;/author&gt;&lt;author&gt;Clemente, G.&lt;/author&gt;&lt;author&gt;Sole, L.&lt;/author&gt;&lt;author&gt;Caro, L.&lt;/author&gt;&lt;author&gt;Grigaites, A.&lt;/author&gt;&lt;/authors&gt;&lt;/contributors&gt;&lt;auth-address&gt;Programa de Unidades Bariatricas, Buenos Aires, Argentina, vgorodner_72@yahoo.com.ar.&lt;/auth-address&gt;&lt;titles&gt;&lt;title&gt;Does laparoscopic sleeve gastrectomy have any influence on gastroesophageal reflux disease? Preliminary results&lt;/title&gt;&lt;secondary-title&gt;Surg Endosc&lt;/secondary-title&gt;&lt;/titles&gt;&lt;periodical&gt;&lt;full-title&gt;Surg Endosc&lt;/full-title&gt;&lt;/periodical&gt;&lt;pages&gt;1760-8&lt;/pages&gt;&lt;volume&gt;29&lt;/volume&gt;&lt;number&gt;7&lt;/number&gt;&lt;edition&gt;2014/10/12&lt;/edition&gt;&lt;keywords&gt;&lt;keyword&gt;Adult&lt;/keyword&gt;&lt;keyword&gt;Esophageal Sphincter, Lower/physiopathology/surgery&lt;/keyword&gt;&lt;keyword&gt;Female&lt;/keyword&gt;&lt;keyword&gt;Gastrectomy/*methods&lt;/keyword&gt;&lt;keyword&gt;Gastroesophageal Reflux/*complications/surgery&lt;/keyword&gt;&lt;keyword&gt;Humans&lt;/keyword&gt;&lt;keyword&gt;Laparoscopy/methods&lt;/keyword&gt;&lt;keyword&gt;Male&lt;/keyword&gt;&lt;keyword&gt;Manometry&lt;/keyword&gt;&lt;keyword&gt;Middle Aged&lt;/keyword&gt;&lt;keyword&gt;Obesity, Morbid/complications/*surgery&lt;/keyword&gt;&lt;keyword&gt;Postoperative Period&lt;/keyword&gt;&lt;keyword&gt;Treatment Outcome&lt;/keyword&gt;&lt;keyword&gt;*Weight Loss&lt;/keyword&gt;&lt;/keywords&gt;&lt;dates&gt;&lt;year&gt;2015&lt;/year&gt;&lt;pub-dates&gt;&lt;date&gt;Jul&lt;/date&gt;&lt;/pub-dates&gt;&lt;/dates&gt;&lt;isbn&gt;1432-2218 (Electronic)&amp;#xD;0930-2794 (Linking)&lt;/isbn&gt;&lt;accession-num&gt;25303918&lt;/accession-num&gt;&lt;urls&gt;&lt;related-urls&gt;&lt;url&gt;https://www.ncbi.nlm.nih.gov/pubmed/25303918&lt;/url&gt;&lt;/related-urls&gt;&lt;/urls&gt;&lt;electronic-resource-num&gt;10.1007/s00464-014-3902-2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9" w:tooltip="Gorodner, 2015 #13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9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5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core (heartbur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0.4 ± 0.9 to 0.5 ± 1.2 (P=N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Rebecchi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Rebecchi&lt;/Author&gt;&lt;Year&gt;2014&lt;/Year&gt;&lt;RecNum&gt;4&lt;/RecNum&gt;&lt;DisplayText&gt;(32)&lt;/DisplayText&gt;&lt;record&gt;&lt;rec-number&gt;4&lt;/rec-number&gt;&lt;foreign-keys&gt;&lt;key app="EN" db-id="azs5d0vsmx2twkeed5wp5zxutt05r59zrrve" timestamp="1570082237"&gt;4&lt;/key&gt;&lt;/foreign-keys&gt;&lt;ref-type name="Journal Article"&gt;17&lt;/ref-type&gt;&lt;contributors&gt;&lt;authors&gt;&lt;author&gt;Rebecchi, F.&lt;/author&gt;&lt;author&gt;Allaix, M. E.&lt;/author&gt;&lt;author&gt;Giaccone, C.&lt;/author&gt;&lt;author&gt;Ugliono, E.&lt;/author&gt;&lt;author&gt;Scozzari, G.&lt;/author&gt;&lt;author&gt;Morino, M.&lt;/author&gt;&lt;/authors&gt;&lt;/contributors&gt;&lt;auth-address&gt;From the Department of Surgical Sciences, University of Torino, Turin, Italy.&lt;/auth-address&gt;&lt;titles&gt;&lt;title&gt;Gastroesophageal reflux disease and laparoscopic sleeve gastrectomy: a physiopathologic evaluation&lt;/title&gt;&lt;secondary-title&gt;Ann Surg&lt;/secondary-title&gt;&lt;/titles&gt;&lt;periodical&gt;&lt;full-title&gt;Ann Surg&lt;/full-title&gt;&lt;/periodical&gt;&lt;pages&gt;909-14; discussion 914-5&lt;/pages&gt;&lt;volume&gt;260&lt;/volume&gt;&lt;number&gt;5&lt;/number&gt;&lt;edition&gt;2014/11/08&lt;/edition&gt;&lt;keywords&gt;&lt;keyword&gt;Adult&lt;/keyword&gt;&lt;keyword&gt;Esophageal pH Monitoring&lt;/keyword&gt;&lt;keyword&gt;Gastrectomy/*methods&lt;/keyword&gt;&lt;keyword&gt;Gastroesophageal Reflux/*physiopathology/*surgery&lt;/keyword&gt;&lt;keyword&gt;Gastroscopy&lt;/keyword&gt;&lt;keyword&gt;Humans&lt;/keyword&gt;&lt;keyword&gt;Laparoscopy&lt;/keyword&gt;&lt;keyword&gt;Male&lt;/keyword&gt;&lt;keyword&gt;Manometry&lt;/keyword&gt;&lt;keyword&gt;Obesity, Morbid/*physiopathology/*surgery&lt;/keyword&gt;&lt;keyword&gt;Prospective Studies&lt;/keyword&gt;&lt;keyword&gt;Surveys and Questionnaires&lt;/keyword&gt;&lt;keyword&gt;Treatment Outcome&lt;/keyword&gt;&lt;/keywords&gt;&lt;dates&gt;&lt;year&gt;2014&lt;/year&gt;&lt;pub-dates&gt;&lt;date&gt;Nov&lt;/date&gt;&lt;/pub-dates&gt;&lt;/dates&gt;&lt;isbn&gt;1528-1140 (Electronic)&amp;#xD;0003-4932 (Linking)&lt;/isbn&gt;&lt;accession-num&gt;25379861&lt;/accession-num&gt;&lt;urls&gt;&lt;related-urls&gt;&lt;url&gt;https://www.ncbi.nlm.nih.gov/pubmed/25379861&lt;/url&gt;&lt;/related-urls&gt;&lt;/urls&gt;&lt;electronic-resource-num&gt;10.1097/SLA.0000000000000967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2" w:tooltip="Rebecchi, 2014 #4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2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4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ymptoms assessment scale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Lucida Grande"/>
                <w:color w:val="000000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roup A (</w:t>
            </w: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preop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GERD): 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53.1 ± 10.5 to 13.1 ± 3.5 (P=S)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Group B (no </w:t>
            </w:r>
            <w:proofErr w:type="spellStart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preop</w:t>
            </w:r>
            <w:proofErr w:type="spellEnd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 GERD): </w:t>
            </w: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45.8 ± 9.6 to 31.7 ± 15.9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Thereaux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UaGVyZWF1eDwvQXV0aG9yPjxZZWFyPjIwMTY8L1llYXI+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UaGVyZWF1eDwvQXV0aG9yPjxZZWFyPjIwMTY8L1llYXI+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5" w:tooltip="Thereaux, 2016 #11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5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6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Montreal Consensu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Group 1 (no </w:t>
            </w: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preop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GERD): 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13.8% to 44.8% (P=S)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roup 2 (</w:t>
            </w: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preop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GERD): 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61.9% to 28.6% (P=N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orgia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HZW9yZ2lhPC9BdXRob3I+PFllYXI+MjAxNzwvWWVhcj48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HZW9yZ2lhPC9BdXRob3I+PFllYXI+MjAxNzwvWWVhcj48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8" w:tooltip="Georgia, 2017 #12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8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, </w:t>
            </w:r>
            <w:r w:rsidRPr="00E71832">
              <w:rPr>
                <w:rFonts w:ascii="Times" w:hAnsi="Times" w:cs="Times New Roman"/>
                <w:b/>
                <w:sz w:val="16"/>
                <w:szCs w:val="16"/>
              </w:rPr>
              <w:t>2017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Coupaye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Db3VwYXllPC9BdXRob3I+PFllYXI+MjAxODwvWWVhcj48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Db3VwYXllPC9BdXRob3I+PFllYXI+MjAxODwvWWVhcj48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6" w:tooltip="Coupaye, 2018 #10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6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7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ymptoms (heartburn and regurgitatio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13% to 38%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Sioka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Sioka&lt;/Author&gt;&lt;Year&gt;2017&lt;/Year&gt;&lt;RecNum&gt;9&lt;/RecNum&gt;&lt;DisplayText&gt;(33)&lt;/DisplayText&gt;&lt;record&gt;&lt;rec-number&gt;9&lt;/rec-number&gt;&lt;foreign-keys&gt;&lt;key app="EN" db-id="azs5d0vsmx2twkeed5wp5zxutt05r59zrrve" timestamp="1570082412"&gt;9&lt;/key&gt;&lt;/foreign-keys&gt;&lt;ref-type name="Journal Article"&gt;17&lt;/ref-type&gt;&lt;contributors&gt;&lt;authors&gt;&lt;author&gt;Sioka, E.&lt;/author&gt;&lt;author&gt;Tzovaras, G.&lt;/author&gt;&lt;author&gt;Tsiopoulos, F.&lt;/author&gt;&lt;author&gt;Papamargaritis, D.&lt;/author&gt;&lt;author&gt;Potamianos, S.&lt;/author&gt;&lt;author&gt;Chatzitheofilou, C.&lt;/author&gt;&lt;author&gt;Zacharoulis, D.&lt;/author&gt;&lt;/authors&gt;&lt;/contributors&gt;&lt;auth-address&gt;Department of Surgery.&amp;#xD;Department of Gastroenterology, University Hospital of Larissa, University of Thessaly, Larissa, Greece.&lt;/auth-address&gt;&lt;titles&gt;&lt;title&gt;Esophageal motility after laparoscopic sleeve gastrectomy&lt;/title&gt;&lt;secondary-title&gt;Clin Exp Gastroenterol&lt;/secondary-title&gt;&lt;/titles&gt;&lt;periodical&gt;&lt;full-title&gt;Clin Exp Gastroenterol&lt;/full-title&gt;&lt;/periodical&gt;&lt;pages&gt;187-194&lt;/pages&gt;&lt;volume&gt;10&lt;/volume&gt;&lt;edition&gt;2017/08/05&lt;/edition&gt;&lt;keywords&gt;&lt;keyword&gt;esophagus&lt;/keyword&gt;&lt;keyword&gt;gastro esophageal reflux&lt;/keyword&gt;&lt;keyword&gt;laparoscopic sleeve gastrectomy&lt;/keyword&gt;&lt;keyword&gt;manometry&lt;/keyword&gt;&lt;keyword&gt;motility&lt;/keyword&gt;&lt;keyword&gt;obesity surgery&lt;/keyword&gt;&lt;/keywords&gt;&lt;dates&gt;&lt;year&gt;2017&lt;/year&gt;&lt;/dates&gt;&lt;isbn&gt;1178-7023 (Print)&amp;#xD;1178-7023 (Linking)&lt;/isbn&gt;&lt;accession-num&gt;28769580&lt;/accession-num&gt;&lt;urls&gt;&lt;related-urls&gt;&lt;url&gt;https://www.ncbi.nlm.nih.gov/pubmed/28769580&lt;/url&gt;&lt;/related-urls&gt;&lt;/urls&gt;&lt;custom2&gt;PMC5529110&lt;/custom2&gt;&lt;electronic-resource-num&gt;10.2147/CEG.S128631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3" w:tooltip="Sioka, 2017 #9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3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7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Valezi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Valezi&lt;/Author&gt;&lt;Year&gt;2017&lt;/Year&gt;&lt;RecNum&gt;8&lt;/RecNum&gt;&lt;DisplayText&gt;(37)&lt;/DisplayText&gt;&lt;record&gt;&lt;rec-number&gt;8&lt;/rec-number&gt;&lt;foreign-keys&gt;&lt;key app="EN" db-id="azs5d0vsmx2twkeed5wp5zxutt05r59zrrve" timestamp="1570082382"&gt;8&lt;/key&gt;&lt;/foreign-keys&gt;&lt;ref-type name="Journal Article"&gt;17&lt;/ref-type&gt;&lt;contributors&gt;&lt;authors&gt;&lt;author&gt;Valezi, A. C.&lt;/author&gt;&lt;author&gt;Herbella, F. A.&lt;/author&gt;&lt;author&gt;Mali-Junior, J.&lt;/author&gt;&lt;author&gt;Menezes, M. A.&lt;/author&gt;&lt;author&gt;Liberatti, M.&lt;/author&gt;&lt;author&gt;Sato, R. O.&lt;/author&gt;&lt;/authors&gt;&lt;/contributors&gt;&lt;auth-address&gt;Digestive System Surgery, Department of Surgery, State University of Londrina, Londrina, PR, Brazil.&lt;/auth-address&gt;&lt;titles&gt;&lt;title&gt;Preoperative Manometry for the Selection of Obese People Candidate to Sleeve Gastrectomy&lt;/title&gt;&lt;secondary-title&gt;Arq Bras Cir Dig&lt;/secondary-title&gt;&lt;/titles&gt;&lt;periodical&gt;&lt;full-title&gt;Arq Bras Cir Dig&lt;/full-title&gt;&lt;/periodical&gt;&lt;pages&gt;222-224&lt;/pages&gt;&lt;volume&gt;30&lt;/volume&gt;&lt;number&gt;3&lt;/number&gt;&lt;edition&gt;2017/10/12&lt;/edition&gt;&lt;keywords&gt;&lt;keyword&gt;Adult&lt;/keyword&gt;&lt;keyword&gt;Female&lt;/keyword&gt;&lt;keyword&gt;Gastroplasty/*methods&lt;/keyword&gt;&lt;keyword&gt;Humans&lt;/keyword&gt;&lt;keyword&gt;Male&lt;/keyword&gt;&lt;keyword&gt;*Manometry&lt;/keyword&gt;&lt;keyword&gt;Middle Aged&lt;/keyword&gt;&lt;keyword&gt;Obesity, Morbid/*surgery&lt;/keyword&gt;&lt;keyword&gt;*Patient Selection&lt;/keyword&gt;&lt;keyword&gt;Postoperative Period&lt;/keyword&gt;&lt;keyword&gt;Prospective Studies&lt;/keyword&gt;&lt;keyword&gt;Young Adult&lt;/keyword&gt;&lt;/keywords&gt;&lt;dates&gt;&lt;year&gt;2017&lt;/year&gt;&lt;pub-dates&gt;&lt;date&gt;Jul-Sep&lt;/date&gt;&lt;/pub-dates&gt;&lt;/dates&gt;&lt;isbn&gt;2317-6326 (Electronic)&amp;#xD;0102-6720 (Linking)&lt;/isbn&gt;&lt;accession-num&gt;29019566&lt;/accession-num&gt;&lt;urls&gt;&lt;related-urls&gt;&lt;url&gt;https://www.ncbi.nlm.nih.gov/pubmed/29019566&lt;/url&gt;&lt;/related-urls&gt;&lt;/urls&gt;&lt;custom2&gt;PMC5630218&lt;/custom2&gt;&lt;electronic-resource-num&gt;10.1590/0102-6720201700030013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7" w:tooltip="Valezi, 2017 #8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7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7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Świdnicka-Siergiejko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Swidnicka-Siergiejko&lt;/Author&gt;&lt;Year&gt;2018&lt;/Year&gt;&lt;RecNum&gt;7&lt;/RecNum&gt;&lt;DisplayText&gt;(34)&lt;/DisplayText&gt;&lt;record&gt;&lt;rec-number&gt;7&lt;/rec-number&gt;&lt;foreign-keys&gt;&lt;key app="EN" db-id="azs5d0vsmx2twkeed5wp5zxutt05r59zrrve" timestamp="1570082367"&gt;7&lt;/key&gt;&lt;/foreign-keys&gt;&lt;ref-type name="Journal Article"&gt;17&lt;/ref-type&gt;&lt;contributors&gt;&lt;authors&gt;&lt;author&gt;Swidnicka-Siergiejko, A. K.&lt;/author&gt;&lt;author&gt;Wroblewski, E.&lt;/author&gt;&lt;author&gt;Hady, H. R.&lt;/author&gt;&lt;author&gt;Luba, M.&lt;/author&gt;&lt;author&gt;Dadan, J.&lt;/author&gt;&lt;author&gt;Dabrowski, A.&lt;/author&gt;&lt;/authors&gt;&lt;/contributors&gt;&lt;titles&gt;&lt;title&gt;Esophageal pH and impedance reflux parameters in relation to body mass index, obesity-related hormones, and bariatric procedures&lt;/title&gt;&lt;secondary-title&gt;Pol Arch Intern Med&lt;/secondary-title&gt;&lt;/titles&gt;&lt;periodical&gt;&lt;full-title&gt;Pol Arch Intern Med&lt;/full-title&gt;&lt;/periodical&gt;&lt;pages&gt;594-603&lt;/pages&gt;&lt;volume&gt;128&lt;/volume&gt;&lt;number&gt;10&lt;/number&gt;&lt;edition&gt;2018/09/22&lt;/edition&gt;&lt;keywords&gt;&lt;keyword&gt;Adult&lt;/keyword&gt;&lt;keyword&gt;Aged&lt;/keyword&gt;&lt;keyword&gt;Bariatric Surgery/*adverse effects&lt;/keyword&gt;&lt;keyword&gt;Body Mass Index&lt;/keyword&gt;&lt;keyword&gt;Esophagus/chemistry&lt;/keyword&gt;&lt;keyword&gt;Female&lt;/keyword&gt;&lt;keyword&gt;Follow-Up Studies&lt;/keyword&gt;&lt;keyword&gt;Gastroesophageal Reflux/*etiology&lt;/keyword&gt;&lt;keyword&gt;Humans&lt;/keyword&gt;&lt;keyword&gt;Hydrogen-Ion Concentration&lt;/keyword&gt;&lt;keyword&gt;Male&lt;/keyword&gt;&lt;keyword&gt;Middle Aged&lt;/keyword&gt;&lt;keyword&gt;Obesity/*surgery&lt;/keyword&gt;&lt;keyword&gt;Young Adult&lt;/keyword&gt;&lt;/keywords&gt;&lt;dates&gt;&lt;year&gt;2018&lt;/year&gt;&lt;pub-dates&gt;&lt;date&gt;Oct 31&lt;/date&gt;&lt;/pub-dates&gt;&lt;/dates&gt;&lt;isbn&gt;1897-9483 (Electronic)&amp;#xD;0032-3772 (Linking)&lt;/isbn&gt;&lt;accession-num&gt;30238932&lt;/accession-num&gt;&lt;urls&gt;&lt;related-urls&gt;&lt;url&gt;https://www.ncbi.nlm.nih.gov/pubmed/30238932&lt;/url&gt;&lt;/related-urls&gt;&lt;/urls&gt;&lt;electronic-resource-num&gt;10.20452/pamw.4334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4" w:tooltip="Swidnicka-Siergiejko, 2018 #7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4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8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GerdQ</w:t>
            </w:r>
            <w:proofErr w:type="spellEnd"/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6.5 (IQR 6-7) to 6.7 (IQR 6-8) (P=N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Braghetto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Braghetto&lt;/Author&gt;&lt;Year&gt;2019&lt;/Year&gt;&lt;RecNum&gt;6&lt;/RecNum&gt;&lt;DisplayText&gt;(23)&lt;/DisplayText&gt;&lt;record&gt;&lt;rec-number&gt;6&lt;/rec-number&gt;&lt;foreign-keys&gt;&lt;key app="EN" db-id="azs5d0vsmx2twkeed5wp5zxutt05r59zrrve" timestamp="1570082350"&gt;6&lt;/key&gt;&lt;/foreign-keys&gt;&lt;ref-type name="Journal Article"&gt;17&lt;/ref-type&gt;&lt;contributors&gt;&lt;authors&gt;&lt;author&gt;Braghetto, I.&lt;/author&gt;&lt;author&gt;Korn, O.&lt;/author&gt;&lt;/authors&gt;&lt;/contributors&gt;&lt;auth-address&gt;Department of Surgery, Hospital &amp;apos;Dr. Jose J. Aguirre&amp;apos;, Faculty of Medicine, University of Chile.&lt;/auth-address&gt;&lt;titles&gt;&lt;title&gt;Late esophagogastric anatomic and functional changes after sleeve gastrectomy and its clinical consequences with regards to gastroesophageal reflux disease&lt;/title&gt;&lt;secondary-title&gt;Dis Esophagus&lt;/secondary-title&gt;&lt;/titles&gt;&lt;periodical&gt;&lt;full-title&gt;Dis Esophagus&lt;/full-title&gt;&lt;/periodical&gt;&lt;volume&gt;32&lt;/volume&gt;&lt;number&gt;6&lt;/number&gt;&lt;edition&gt;2019/05/12&lt;/edition&gt;&lt;keywords&gt;&lt;keyword&gt;anatomy&lt;/keyword&gt;&lt;keyword&gt;pathophysiology&lt;/keyword&gt;&lt;keyword&gt;reflux&lt;/keyword&gt;&lt;keyword&gt;sleeve gastrectomy&lt;/keyword&gt;&lt;/keywords&gt;&lt;dates&gt;&lt;year&gt;2019&lt;/year&gt;&lt;pub-dates&gt;&lt;date&gt;Jun 1&lt;/date&gt;&lt;/pub-dates&gt;&lt;/dates&gt;&lt;isbn&gt;1442-2050 (Electronic)&amp;#xD;1120-8694 (Linking)&lt;/isbn&gt;&lt;accession-num&gt;31076757&lt;/accession-num&gt;&lt;urls&gt;&lt;related-urls&gt;&lt;url&gt;https://www.ncbi.nlm.nih.gov/pubmed/31076757&lt;/url&gt;&lt;/related-urls&gt;&lt;/urls&gt;&lt;electronic-resource-num&gt;10.1093/dote/doz020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3" w:tooltip="Braghetto, 2019 #6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3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9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RSI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Lucida Grande"/>
                <w:color w:val="000000"/>
                <w:sz w:val="16"/>
                <w:szCs w:val="16"/>
              </w:rPr>
            </w:pP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At 1-3-year follow-up, new reflux symptoms 28.1%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At 5-9-year follow-up, new reflux symptoms 65.1%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Chern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Chern&lt;/Author&gt;&lt;Year&gt;2019&lt;/Year&gt;&lt;RecNum&gt;31&lt;/RecNum&gt;&lt;DisplayText&gt;(25)&lt;/DisplayText&gt;&lt;record&gt;&lt;rec-number&gt;31&lt;/rec-number&gt;&lt;foreign-keys&gt;&lt;key app="EN" db-id="azs5d0vsmx2twkeed5wp5zxutt05r59zrrve" timestamp="1570083925"&gt;31&lt;/key&gt;&lt;/foreign-keys&gt;&lt;ref-type name="Conference Paper"&gt;47&lt;/ref-type&gt;&lt;contributors&gt;&lt;authors&gt;&lt;author&gt;Chern, Y. &lt;/author&gt;&lt;author&gt;Maani, J.&lt;/author&gt;&lt;author&gt;Fisher, O.M.&lt;/author&gt;&lt;author&gt;Chan, D.L.&lt;/author&gt;&lt;author&gt;Talbot, M.L. &lt;/author&gt;&lt;/authors&gt;&lt;/contributors&gt;&lt;titles&gt;&lt;title&gt;Objective Assessment of Reflux Before and After Laparoscopic Sleeve Gastrectomy: High Resolution Manometry and pH Impedence (Abstract) &lt;/title&gt;&lt;secondary-title&gt;Chinese Society for Metabolic &amp;amp; Bariatric Surgery (CSMBS) Annual Conference&lt;/secondary-title&gt;&lt;/titles&gt;&lt;volume&gt;O72&lt;/volume&gt;&lt;dates&gt;&lt;year&gt;2019&lt;/year&gt;&lt;/dates&gt;&lt;pub-location&gt;Guangzhou, China&lt;/pub-location&gt;&lt;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25" w:tooltip="Chern, 2019 #31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25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9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ymptoms assessment scale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6.2 ± 6.7 to 5.9 ± 4.9 (P=N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Tolone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Tolone&lt;/Author&gt;&lt;Year&gt;2019&lt;/Year&gt;&lt;RecNum&gt;32&lt;/RecNum&gt;&lt;DisplayText&gt;(48)&lt;/DisplayText&gt;&lt;record&gt;&lt;rec-number&gt;32&lt;/rec-number&gt;&lt;foreign-keys&gt;&lt;key app="EN" db-id="azs5d0vsmx2twkeed5wp5zxutt05r59zrrve" timestamp="1570084088"&gt;32&lt;/key&gt;&lt;/foreign-keys&gt;&lt;ref-type name="Conference Paper"&gt;47&lt;/ref-type&gt;&lt;contributors&gt;&lt;authors&gt;&lt;author&gt;Tolone, S.&lt;/author&gt;&lt;author&gt;Savarino, E.&lt;/author&gt;&lt;author&gt;de Bortoli, N.&lt;/author&gt;&lt;author&gt;Frazzoni, M.&lt;/author&gt;&lt;author&gt;Frazzoni, L&lt;/author&gt;&lt;author&gt;Savarino, V.&lt;/author&gt;&lt;author&gt;Docimo L.&lt;/author&gt;&lt;/authors&gt;&lt;/contributors&gt;&lt;titles&gt;&lt;title&gt;Esophageal High Resolution Manometry Can Unravel The Mechanisms By Which Different Bariatric Techniques Produce Different Reflux Exposure (Abstract)&lt;/title&gt;&lt;secondary-title&gt;The Society for Surgery of the Alimentary Tract&lt;/secondary-title&gt;&lt;/titles&gt;&lt;pages&gt;S-1393&lt;/pages&gt;&lt;dates&gt;&lt;year&gt;2019&lt;/year&gt;&lt;/dates&gt;&lt;pub-location&gt;San Diego, CA&lt;/pub-location&gt;&lt;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8" w:tooltip="Tolone, 2019 #32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8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, 2019 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774918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Raj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SYWo8L0F1dGhvcj48WWVhcj4yMDE5PC9ZZWFyPjxSZWNO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SYWo8L0F1dGhvcj48WWVhcj4yMDE5PC9ZZWFyPjxSZWNO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13" w:tooltip="Raj, 2019 #5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13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9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HRQL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 Roman"/>
                <w:color w:val="000000"/>
                <w:sz w:val="16"/>
                <w:szCs w:val="16"/>
                <w:lang w:eastAsia="ja-JP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0.1 ± 0.3 to 9.3 ± 6.1 (P=S)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</w:tbl>
    <w:p w:rsidR="00774918" w:rsidRPr="00E71832" w:rsidRDefault="00774918" w:rsidP="00E71832">
      <w:pPr>
        <w:ind w:left="-1276"/>
        <w:rPr>
          <w:rFonts w:ascii="Times" w:hAnsi="Times"/>
          <w:sz w:val="16"/>
          <w:szCs w:val="16"/>
        </w:rPr>
      </w:pPr>
      <w:r w:rsidRPr="00E71832">
        <w:rPr>
          <w:rFonts w:ascii="Times" w:hAnsi="Times"/>
          <w:b/>
          <w:sz w:val="16"/>
          <w:szCs w:val="16"/>
        </w:rPr>
        <w:t>Abbreviations:</w:t>
      </w:r>
      <w:r w:rsidRPr="00E71832">
        <w:rPr>
          <w:rFonts w:ascii="Times" w:hAnsi="Times"/>
          <w:sz w:val="16"/>
          <w:szCs w:val="16"/>
        </w:rPr>
        <w:t xml:space="preserve"> GERD: </w:t>
      </w:r>
      <w:proofErr w:type="spellStart"/>
      <w:r w:rsidRPr="00E71832">
        <w:rPr>
          <w:rFonts w:ascii="Times" w:hAnsi="Times"/>
          <w:sz w:val="16"/>
          <w:szCs w:val="16"/>
        </w:rPr>
        <w:t>gastroesophageal</w:t>
      </w:r>
      <w:proofErr w:type="spellEnd"/>
      <w:r w:rsidRPr="00E71832">
        <w:rPr>
          <w:rFonts w:ascii="Times" w:hAnsi="Times"/>
          <w:sz w:val="16"/>
          <w:szCs w:val="16"/>
        </w:rPr>
        <w:t xml:space="preserve"> reflux disease; NR: not re</w:t>
      </w:r>
      <w:r w:rsidR="00E71832">
        <w:rPr>
          <w:rFonts w:ascii="Times" w:hAnsi="Times"/>
          <w:sz w:val="16"/>
          <w:szCs w:val="16"/>
        </w:rPr>
        <w:t>ported</w:t>
      </w: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E71832" w:rsidRPr="00610B10" w:rsidRDefault="00E71832" w:rsidP="00E71832">
      <w:pPr>
        <w:widowControl w:val="0"/>
        <w:autoSpaceDE w:val="0"/>
        <w:autoSpaceDN w:val="0"/>
        <w:adjustRightInd w:val="0"/>
        <w:spacing w:line="480" w:lineRule="auto"/>
        <w:ind w:left="-1276"/>
        <w:rPr>
          <w:rFonts w:ascii="Times" w:hAnsi="Times" w:cs="Times"/>
          <w:sz w:val="20"/>
          <w:szCs w:val="20"/>
        </w:rPr>
      </w:pPr>
      <w:r w:rsidRPr="00610B10">
        <w:rPr>
          <w:rFonts w:ascii="Times" w:hAnsi="Times" w:cs="Times"/>
          <w:b/>
          <w:sz w:val="20"/>
          <w:szCs w:val="20"/>
        </w:rPr>
        <w:t>Supplementary Item 4</w:t>
      </w:r>
      <w:r>
        <w:rPr>
          <w:rFonts w:ascii="Times" w:hAnsi="Times" w:cs="Times"/>
          <w:b/>
          <w:sz w:val="20"/>
          <w:szCs w:val="20"/>
        </w:rPr>
        <w:t xml:space="preserve"> (Cont.)</w:t>
      </w:r>
      <w:r>
        <w:rPr>
          <w:rFonts w:ascii="Times" w:hAnsi="Times" w:cs="Times"/>
          <w:sz w:val="20"/>
          <w:szCs w:val="20"/>
        </w:rPr>
        <w:t xml:space="preserve"> Reflux symptoms and esophagitis on endoscopy after Roux-en-Y gastric bypass</w:t>
      </w:r>
    </w:p>
    <w:p w:rsidR="00774918" w:rsidRPr="00E71832" w:rsidRDefault="00774918" w:rsidP="00E71832">
      <w:pPr>
        <w:rPr>
          <w:rFonts w:ascii="Times" w:hAnsi="Times"/>
          <w:b/>
          <w:sz w:val="16"/>
          <w:szCs w:val="16"/>
        </w:rPr>
      </w:pPr>
    </w:p>
    <w:tbl>
      <w:tblPr>
        <w:tblStyle w:val="TableGrid"/>
        <w:tblW w:w="9499" w:type="dxa"/>
        <w:tblInd w:w="-1168" w:type="dxa"/>
        <w:tblLook w:val="04A0" w:firstRow="1" w:lastRow="0" w:firstColumn="1" w:lastColumn="0" w:noHBand="0" w:noVBand="1"/>
      </w:tblPr>
      <w:tblGrid>
        <w:gridCol w:w="1256"/>
        <w:gridCol w:w="3012"/>
        <w:gridCol w:w="2522"/>
        <w:gridCol w:w="1163"/>
        <w:gridCol w:w="1546"/>
      </w:tblGrid>
      <w:tr w:rsidR="00E71832" w:rsidRPr="00E71832" w:rsidTr="00E71832">
        <w:trPr>
          <w:trHeight w:val="284"/>
        </w:trPr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ind w:left="-391" w:firstLine="283"/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Author/year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Methods of GERD symptom assessment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Findings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 (from baseline)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Times New Roman"/>
                <w:sz w:val="16"/>
                <w:szCs w:val="16"/>
              </w:rPr>
              <w:t>Endoscopy assess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ment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Findings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 (from baseline)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Korenkov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Korenkov&lt;/Author&gt;&lt;Year&gt;2002&lt;/Year&gt;&lt;RecNum&gt;18&lt;/RecNum&gt;&lt;DisplayText&gt;(40)&lt;/DisplayText&gt;&lt;record&gt;&lt;rec-number&gt;18&lt;/rec-number&gt;&lt;foreign-keys&gt;&lt;key app="EN" db-id="azs5d0vsmx2twkeed5wp5zxutt05r59zrrve" timestamp="1570082665"&gt;18&lt;/key&gt;&lt;/foreign-keys&gt;&lt;ref-type name="Journal Article"&gt;17&lt;/ref-type&gt;&lt;contributors&gt;&lt;authors&gt;&lt;author&gt;Korenkov, M.&lt;/author&gt;&lt;author&gt;Kohler, L.&lt;/author&gt;&lt;author&gt;Yucel, N.&lt;/author&gt;&lt;author&gt;Grass, G.&lt;/author&gt;&lt;author&gt;Sauerland, S.&lt;/author&gt;&lt;author&gt;Lempa, M.&lt;/author&gt;&lt;author&gt;Troidl, H.&lt;/author&gt;&lt;/authors&gt;&lt;/contributors&gt;&lt;auth-address&gt;Surgical Clinic, 2nd Department of Surgery, University of Cologne, Ostmerheimer Strasse 200, D-51109 Cologne, Germany. michael.korenkov@uni-koeln.de&lt;/auth-address&gt;&lt;titles&gt;&lt;title&gt;Esophageal motility and reflux symptoms before and after bariatric surgery&lt;/title&gt;&lt;secondary-title&gt;Obes Surg&lt;/secondary-title&gt;&lt;/titles&gt;&lt;periodical&gt;&lt;full-title&gt;Obes Surg&lt;/full-title&gt;&lt;/periodical&gt;&lt;pages&gt;72-6&lt;/pages&gt;&lt;volume&gt;12&lt;/volume&gt;&lt;number&gt;1&lt;/number&gt;&lt;edition&gt;2002/03/01&lt;/edition&gt;&lt;keywords&gt;&lt;keyword&gt;Adult&lt;/keyword&gt;&lt;keyword&gt;Esophagus/*physiology/physiopathology&lt;/keyword&gt;&lt;keyword&gt;Female&lt;/keyword&gt;&lt;keyword&gt;*Gastric Bypass&lt;/keyword&gt;&lt;keyword&gt;Gastroesophageal Reflux/complications/*therapy&lt;/keyword&gt;&lt;keyword&gt;*Gastroplasty&lt;/keyword&gt;&lt;keyword&gt;Humans&lt;/keyword&gt;&lt;keyword&gt;Male&lt;/keyword&gt;&lt;keyword&gt;Manometry&lt;/keyword&gt;&lt;keyword&gt;Middle Aged&lt;/keyword&gt;&lt;keyword&gt;Obesity, Morbid/complications&lt;/keyword&gt;&lt;keyword&gt;Prospective Studies&lt;/keyword&gt;&lt;/keywords&gt;&lt;dates&gt;&lt;year&gt;2002&lt;/year&gt;&lt;pub-dates&gt;&lt;date&gt;Feb&lt;/date&gt;&lt;/pub-dates&gt;&lt;/dates&gt;&lt;isbn&gt;0960-8923 (Print)&amp;#xD;0960-8923 (Linking)&lt;/isbn&gt;&lt;accession-num&gt;11868303&lt;/accession-num&gt;&lt;urls&gt;&lt;related-urls&gt;&lt;url&gt;https://www.ncbi.nlm.nih.gov/pubmed/11868303&lt;/url&gt;&lt;/related-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0" w:tooltip="Korenkov, 2002 #18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0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02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Ortega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PcnRlZ2E8L0F1dGhvcj48WWVhcj4yMDA0PC9ZZWFyPjxS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PcnRlZ2E8L0F1dGhvcj48WWVhcj4yMDA0PC9ZZWFyPjxS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5" w:tooltip="Ortega, 2004 #19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5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04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core (heartbur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60% to 5% and 12.5% at 3 and 12 months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Merrouche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Merrouche&lt;/Author&gt;&lt;Year&gt;2007&lt;/Year&gt;&lt;RecNum&gt;20&lt;/RecNum&gt;&lt;DisplayText&gt;(44)&lt;/DisplayText&gt;&lt;record&gt;&lt;rec-number&gt;20&lt;/rec-number&gt;&lt;foreign-keys&gt;&lt;key app="EN" db-id="azs5d0vsmx2twkeed5wp5zxutt05r59zrrve" timestamp="1570082709"&gt;20&lt;/key&gt;&lt;/foreign-keys&gt;&lt;ref-type name="Journal Article"&gt;17&lt;/ref-type&gt;&lt;contributors&gt;&lt;authors&gt;&lt;author&gt;Merrouche, M.&lt;/author&gt;&lt;author&gt;Sabate, J. M.&lt;/author&gt;&lt;author&gt;Jouet, P.&lt;/author&gt;&lt;author&gt;Harnois, F.&lt;/author&gt;&lt;author&gt;Scaringi, S.&lt;/author&gt;&lt;author&gt;Coffin, B.&lt;/author&gt;&lt;author&gt;Msika, S.&lt;/author&gt;&lt;/authors&gt;&lt;/contributors&gt;&lt;auth-address&gt;AP-HP, Hopital Louis Mourier, University Paris VII, Service d&amp;apos;Hepato-Gastroenterologie, Colombes, France.&lt;/auth-address&gt;&lt;titles&gt;&lt;title&gt;Gastro-esophageal reflux and esophageal motility disorders in morbidly obese patients before and after bariatric surgery&lt;/title&gt;&lt;secondary-title&gt;Obes Surg&lt;/secondary-title&gt;&lt;/titles&gt;&lt;periodical&gt;&lt;full-title&gt;Obes Surg&lt;/full-title&gt;&lt;/periodical&gt;&lt;pages&gt;894-900&lt;/pages&gt;&lt;volume&gt;17&lt;/volume&gt;&lt;number&gt;7&lt;/number&gt;&lt;edition&gt;2007/09/27&lt;/edition&gt;&lt;keywords&gt;&lt;keyword&gt;Adolescent&lt;/keyword&gt;&lt;keyword&gt;Adult&lt;/keyword&gt;&lt;keyword&gt;Esophageal Motility Disorders/*epidemiology&lt;/keyword&gt;&lt;keyword&gt;Female&lt;/keyword&gt;&lt;keyword&gt;Follow-Up Studies&lt;/keyword&gt;&lt;keyword&gt;Gastric Bypass/*adverse effects&lt;/keyword&gt;&lt;keyword&gt;Gastroesophageal Reflux/*epidemiology&lt;/keyword&gt;&lt;keyword&gt;Gastroplasty/*adverse effects&lt;/keyword&gt;&lt;keyword&gt;Humans&lt;/keyword&gt;&lt;keyword&gt;Male&lt;/keyword&gt;&lt;keyword&gt;Middle Aged&lt;/keyword&gt;&lt;keyword&gt;Obesity, Morbid/*complications/*surgery&lt;/keyword&gt;&lt;keyword&gt;Prospective Studies&lt;/keyword&gt;&lt;keyword&gt;Treatment Outcome&lt;/keyword&gt;&lt;/keywords&gt;&lt;dates&gt;&lt;year&gt;2007&lt;/year&gt;&lt;pub-dates&gt;&lt;date&gt;Jul&lt;/date&gt;&lt;/pub-dates&gt;&lt;/dates&gt;&lt;isbn&gt;0960-8923 (Print)&amp;#xD;0960-8923 (Linking)&lt;/isbn&gt;&lt;accession-num&gt;17894148&lt;/accession-num&gt;&lt;urls&gt;&lt;related-urls&gt;&lt;url&gt;https://www.ncbi.nlm.nih.gov/pubmed/17894148&lt;/url&gt;&lt;/related-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4" w:tooltip="Merrouche, 2007 #20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4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07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ymptoms (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heartburn, </w:t>
            </w:r>
            <w:proofErr w:type="spellStart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epigastric</w:t>
            </w:r>
            <w:proofErr w:type="spellEnd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 pain, regurgitation, dysphagia and extra-esophageal manifestation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100% to 42.9%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Mejia-Rivas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Mejia-Rivas&lt;/Author&gt;&lt;Year&gt;2008&lt;/Year&gt;&lt;RecNum&gt;17&lt;/RecNum&gt;&lt;DisplayText&gt;(43)&lt;/DisplayText&gt;&lt;record&gt;&lt;rec-number&gt;17&lt;/rec-number&gt;&lt;foreign-keys&gt;&lt;key app="EN" db-id="azs5d0vsmx2twkeed5wp5zxutt05r59zrrve" timestamp="1570082611"&gt;17&lt;/key&gt;&lt;/foreign-keys&gt;&lt;ref-type name="Journal Article"&gt;17&lt;/ref-type&gt;&lt;contributors&gt;&lt;authors&gt;&lt;author&gt;Mejia-Rivas, M. A.&lt;/author&gt;&lt;author&gt;Herrera-Lopez, A.&lt;/author&gt;&lt;author&gt;Hernandez-Calleros, J.&lt;/author&gt;&lt;author&gt;Herrera, M. F.&lt;/author&gt;&lt;author&gt;Valdovinos, M. A.&lt;/author&gt;&lt;/authors&gt;&lt;/contributors&gt;&lt;auth-address&gt;Gastroenterology and Surgery Departments, Instituto Nacional de Ciencias Medicas y Nutricion &amp;quot;Salvador Zubiran&amp;quot;, Vasco de Quiroga # 15, Col. Seccion XVI, Tlalpan, Mexico City, Mexico.&lt;/auth-address&gt;&lt;titles&gt;&lt;title&gt;Gastroesophageal reflux disease in morbid obesity: the effect of Roux-en-Y gastric bypass&lt;/title&gt;&lt;secondary-title&gt;Obes Surg&lt;/secondary-title&gt;&lt;/titles&gt;&lt;periodical&gt;&lt;full-title&gt;Obes Surg&lt;/full-title&gt;&lt;/periodical&gt;&lt;pages&gt;1217-24&lt;/pages&gt;&lt;volume&gt;18&lt;/volume&gt;&lt;number&gt;10&lt;/number&gt;&lt;edition&gt;2008/05/31&lt;/edition&gt;&lt;keywords&gt;&lt;keyword&gt;Adult&lt;/keyword&gt;&lt;keyword&gt;Body Mass Index&lt;/keyword&gt;&lt;keyword&gt;Esophageal Sphincter, Lower/physiopathology&lt;/keyword&gt;&lt;keyword&gt;Esophageal pH Monitoring&lt;/keyword&gt;&lt;keyword&gt;Female&lt;/keyword&gt;&lt;keyword&gt;Follow-Up Studies&lt;/keyword&gt;&lt;keyword&gt;*Gastric Bypass&lt;/keyword&gt;&lt;keyword&gt;Gastroesophageal Reflux/complications/physiopathology/*prevention &amp;amp; control&lt;/keyword&gt;&lt;keyword&gt;Humans&lt;/keyword&gt;&lt;keyword&gt;Male&lt;/keyword&gt;&lt;keyword&gt;Manometry&lt;/keyword&gt;&lt;keyword&gt;Obesity, Morbid/complications/physiopathology/*surgery&lt;/keyword&gt;&lt;keyword&gt;Treatment Outcome&lt;/keyword&gt;&lt;/keywords&gt;&lt;dates&gt;&lt;year&gt;2008&lt;/year&gt;&lt;pub-dates&gt;&lt;date&gt;Oct&lt;/date&gt;&lt;/pub-dates&gt;&lt;/dates&gt;&lt;isbn&gt;0960-8923 (Print)&amp;#xD;0960-8923 (Linking)&lt;/isbn&gt;&lt;accession-num&gt;18512110&lt;/accession-num&gt;&lt;urls&gt;&lt;related-urls&gt;&lt;url&gt;https://www.ncbi.nlm.nih.gov/pubmed/18512110&lt;/url&gt;&lt;/related-urls&gt;&lt;/urls&gt;&lt;electronic-resource-num&gt;10.1007/s11695-008-9474-2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3" w:tooltip="Mejia-Rivas, 2008 #17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3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08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Carlson–Dent questionnaire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3 (</w:t>
            </w: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IQR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0–57) to 0 (</w:t>
            </w: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IQR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0–0)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Madalosso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Madalosso&lt;/Author&gt;&lt;Year&gt;2010&lt;/Year&gt;&lt;RecNum&gt;22&lt;/RecNum&gt;&lt;DisplayText&gt;(42)&lt;/DisplayText&gt;&lt;record&gt;&lt;rec-number&gt;22&lt;/rec-number&gt;&lt;foreign-keys&gt;&lt;key app="EN" db-id="azs5d0vsmx2twkeed5wp5zxutt05r59zrrve" timestamp="1570082748"&gt;22&lt;/key&gt;&lt;/foreign-keys&gt;&lt;ref-type name="Journal Article"&gt;17&lt;/ref-type&gt;&lt;contributors&gt;&lt;authors&gt;&lt;author&gt;Madalosso, C. A.&lt;/author&gt;&lt;author&gt;Gurski, R. R.&lt;/author&gt;&lt;author&gt;Callegari-Jacques, S. M.&lt;/author&gt;&lt;author&gt;Navarini, D.&lt;/author&gt;&lt;author&gt;Thiesen, V.&lt;/author&gt;&lt;author&gt;Fornari, F.&lt;/author&gt;&lt;/authors&gt;&lt;/contributors&gt;&lt;auth-address&gt;Department of Surgery, Gastrobese, Passo Fundo, RS, Brazil.&lt;/auth-address&gt;&lt;titles&gt;&lt;title&gt;The impact of gastric bypass on gastroesophageal reflux disease in patients with morbid obesity: a prospective study based on the Montreal Consensus&lt;/title&gt;&lt;secondary-title&gt;Ann Surg&lt;/secondary-title&gt;&lt;/titles&gt;&lt;periodical&gt;&lt;full-title&gt;Ann Surg&lt;/full-title&gt;&lt;/periodical&gt;&lt;pages&gt;244-8&lt;/pages&gt;&lt;volume&gt;251&lt;/volume&gt;&lt;number&gt;2&lt;/number&gt;&lt;edition&gt;2009/12/17&lt;/edition&gt;&lt;keywords&gt;&lt;keyword&gt;Adult&lt;/keyword&gt;&lt;keyword&gt;Female&lt;/keyword&gt;&lt;keyword&gt;*Gastric Bypass&lt;/keyword&gt;&lt;keyword&gt;Gastroesophageal Reflux/*complications&lt;/keyword&gt;&lt;keyword&gt;Humans&lt;/keyword&gt;&lt;keyword&gt;Male&lt;/keyword&gt;&lt;keyword&gt;Obesity, Morbid/*complications/*surgery&lt;/keyword&gt;&lt;keyword&gt;Prospective Studies&lt;/keyword&gt;&lt;/keywords&gt;&lt;dates&gt;&lt;year&gt;2010&lt;/year&gt;&lt;pub-dates&gt;&lt;date&gt;Feb&lt;/date&gt;&lt;/pub-dates&gt;&lt;/dates&gt;&lt;isbn&gt;1528-1140 (Electronic)&amp;#xD;0003-4932 (Linking)&lt;/isbn&gt;&lt;accession-num&gt;20010088&lt;/accession-num&gt;&lt;urls&gt;&lt;related-urls&gt;&lt;url&gt;https://www.ncbi.nlm.nih.gov/pubmed/20010088&lt;/url&gt;&lt;/related-urls&gt;&lt;/urls&gt;&lt;electronic-resource-num&gt;10.1097/SLA.0b013e3181bdff20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2" w:tooltip="Madalosso, 2010 #22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2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0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Montreal Consensu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55% to 16%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Valezi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Valezi&lt;/Author&gt;&lt;Year&gt;2012&lt;/Year&gt;&lt;RecNum&gt;23&lt;/RecNum&gt;&lt;DisplayText&gt;(47)&lt;/DisplayText&gt;&lt;record&gt;&lt;rec-number&gt;23&lt;/rec-number&gt;&lt;foreign-keys&gt;&lt;key app="EN" db-id="azs5d0vsmx2twkeed5wp5zxutt05r59zrrve" timestamp="1570082766"&gt;23&lt;/key&gt;&lt;/foreign-keys&gt;&lt;ref-type name="Journal Article"&gt;17&lt;/ref-type&gt;&lt;contributors&gt;&lt;authors&gt;&lt;author&gt;Valezi, A. C.&lt;/author&gt;&lt;author&gt;Herbella, F. A.&lt;/author&gt;&lt;author&gt;Junior, J. M.&lt;/author&gt;&lt;author&gt;de Almeida Menezes, M.&lt;/author&gt;&lt;/authors&gt;&lt;/contributors&gt;&lt;auth-address&gt;Department of Surgery, Londrina State University, Rua Santos 777 apto 1302, 86020-041 Londrina, Parana, Brazil. valezi@sercomtel.com.br&lt;/auth-address&gt;&lt;titles&gt;&lt;title&gt;Esophageal motility after laparoscopic Roux-en-Y gastric bypass: the manometry should be preoperative examination routine?&lt;/title&gt;&lt;secondary-title&gt;Obes Surg&lt;/secondary-title&gt;&lt;/titles&gt;&lt;periodical&gt;&lt;full-title&gt;Obes Surg&lt;/full-title&gt;&lt;/periodical&gt;&lt;pages&gt;1050-4&lt;/pages&gt;&lt;volume&gt;22&lt;/volume&gt;&lt;number&gt;7&lt;/number&gt;&lt;edition&gt;2012/03/29&lt;/edition&gt;&lt;keywords&gt;&lt;keyword&gt;Adult&lt;/keyword&gt;&lt;keyword&gt;Esophageal Sphincter, Lower/*physiopathology/surgery&lt;/keyword&gt;&lt;keyword&gt;Female&lt;/keyword&gt;&lt;keyword&gt;*Gastric Bypass/adverse effects/methods&lt;/keyword&gt;&lt;keyword&gt;Gastroesophageal Reflux/etiology/*physiopathology&lt;/keyword&gt;&lt;keyword&gt;Humans&lt;/keyword&gt;&lt;keyword&gt;*Laparoscopy&lt;/keyword&gt;&lt;keyword&gt;Male&lt;/keyword&gt;&lt;keyword&gt;*Manometry&lt;/keyword&gt;&lt;keyword&gt;Middle Aged&lt;/keyword&gt;&lt;keyword&gt;Obesity, Morbid/complications/*physiopathology/*surgery&lt;/keyword&gt;&lt;keyword&gt;Peristalsis&lt;/keyword&gt;&lt;keyword&gt;Preoperative Care&lt;/keyword&gt;&lt;keyword&gt;Treatment Outcome&lt;/keyword&gt;&lt;keyword&gt;Vomiting/etiology&lt;/keyword&gt;&lt;keyword&gt;Young Adult&lt;/keyword&gt;&lt;/keywords&gt;&lt;dates&gt;&lt;year&gt;2012&lt;/year&gt;&lt;pub-dates&gt;&lt;date&gt;Jul&lt;/date&gt;&lt;/pub-dates&gt;&lt;/dates&gt;&lt;isbn&gt;1708-0428 (Electronic)&amp;#xD;0960-8923 (Linking)&lt;/isbn&gt;&lt;accession-num&gt;22453495&lt;/accession-num&gt;&lt;urls&gt;&lt;related-urls&gt;&lt;url&gt;https://www.ncbi.nlm.nih.gov/pubmed/22453495&lt;/url&gt;&lt;/related-urls&gt;&lt;/urls&gt;&lt;electronic-resource-num&gt;10.1007/s11695-012-0613-4&lt;/electronic-resource-num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7" w:tooltip="Valezi, 2012 #23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7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2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Borovicka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Cb3Jvdmlja2E8L0F1dGhvcj48WWVhcj4yMDE3PC9ZZWFy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Cb3Jvdmlja2E8L0F1dGhvcj48WWVhcj4yMDE3PC9ZZWFy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8" w:tooltip="Borovicka, 2017 #26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8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, 2016 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core (heartbur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0.98 ± 0.21 to 0.22 ± 0.13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Times New Roman"/>
                <w:sz w:val="16"/>
                <w:szCs w:val="16"/>
              </w:rPr>
              <w:t>Erosive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sophagiti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30.3% to 2.6%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Madalosso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NYWRhbG9zc288L0F1dGhvcj48WWVhcj4yMDE2PC9ZZWFy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NYWRhbG9zc288L0F1dGhvcj48WWVhcj4yMDE2PC9ZZWFy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1" w:tooltip="Madalosso, 2016 #21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1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6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score (heartburn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2 (0–2) to 0 (0-0) and 0 (0-0) at 6 and 39 months (P=S)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Times New Roman"/>
                <w:sz w:val="16"/>
                <w:szCs w:val="16"/>
              </w:rPr>
              <w:t>Erosive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sophagitis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t>45% to 32% and 19% at 6 and 39 months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ahoma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Rebecchi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ahoma"/>
                <w:sz w:val="16"/>
                <w:szCs w:val="16"/>
              </w:rPr>
              <w:t>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ahoma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ahoma"/>
                <w:sz w:val="16"/>
                <w:szCs w:val="16"/>
              </w:rPr>
              <w:instrText xml:space="preserve"> ADDIN EN.CITE &lt;EndNote&gt;&lt;Cite&gt;&lt;Author&gt;Rebecchi&lt;/Author&gt;&lt;Year&gt;2016&lt;/Year&gt;&lt;RecNum&gt;24&lt;/RecNum&gt;&lt;DisplayText&gt;(46)&lt;/DisplayText&gt;&lt;record&gt;&lt;rec-number&gt;24&lt;/rec-number&gt;&lt;foreign-keys&gt;&lt;key app="EN" db-id="azs5d0vsmx2twkeed5wp5zxutt05r59zrrve" timestamp="1570082796"&gt;24&lt;/key&gt;&lt;/foreign-keys&gt;&lt;ref-type name="Journal Article"&gt;17&lt;/ref-type&gt;&lt;contributors&gt;&lt;authors&gt;&lt;author&gt;Rebecchi, F.&lt;/author&gt;&lt;author&gt;Allaix, M. E.&lt;/author&gt;&lt;author&gt;Ugliono, E.&lt;/author&gt;&lt;author&gt;Giaccone, C.&lt;/author&gt;&lt;author&gt;Toppino, M.&lt;/author&gt;&lt;author&gt;Morino, M.&lt;/author&gt;&lt;/authors&gt;&lt;/contributors&gt;&lt;auth-address&gt;General Surgery and Center for Minimal Invasive Surgery, Department of Surgical Sciences - University of Turin, corso A.M. Dogliotti, Turin, Italy.&lt;/auth-address&gt;&lt;titles&gt;&lt;title&gt;Increased Esophageal Exposure to Weakly Acidic Reflux 5 Years After Laparoscopic Roux-en-Y Gastric Bypass&lt;/title&gt;&lt;secondary-title&gt;Ann Surg&lt;/secondary-title&gt;&lt;/titles&gt;&lt;periodical&gt;&lt;full-title&gt;Ann Surg&lt;/full-title&gt;&lt;/periodical&gt;&lt;pages&gt;871-877&lt;/pages&gt;&lt;volume&gt;264&lt;/volume&gt;&lt;number&gt;5&lt;/number&gt;&lt;edition&gt;2016/10/18&lt;/edition&gt;&lt;keywords&gt;&lt;keyword&gt;Adult&lt;/keyword&gt;&lt;keyword&gt;Esophagus/*physiopathology&lt;/keyword&gt;&lt;keyword&gt;Female&lt;/keyword&gt;&lt;keyword&gt;Follow-Up Studies&lt;/keyword&gt;&lt;keyword&gt;*Gastric Bypass&lt;/keyword&gt;&lt;keyword&gt;Gastroesophageal Reflux/*complications/physiopathology/*prevention &amp;amp; control&lt;/keyword&gt;&lt;keyword&gt;Humans&lt;/keyword&gt;&lt;keyword&gt;*Laparoscopy&lt;/keyword&gt;&lt;keyword&gt;Male&lt;/keyword&gt;&lt;keyword&gt;Middle Aged&lt;/keyword&gt;&lt;keyword&gt;Obesity, Morbid/complications/physiopathology/*surgery&lt;/keyword&gt;&lt;keyword&gt;Prospective Studies&lt;/keyword&gt;&lt;keyword&gt;Quality of Life&lt;/keyword&gt;&lt;keyword&gt;Recovery of Function&lt;/keyword&gt;&lt;keyword&gt;Time Factors&lt;/keyword&gt;&lt;keyword&gt;Treatment Outcome&lt;/keyword&gt;&lt;/keywords&gt;&lt;dates&gt;&lt;year&gt;2016&lt;/year&gt;&lt;pub-dates&gt;&lt;date&gt;Nov&lt;/date&gt;&lt;/pub-dates&gt;&lt;/dates&gt;&lt;isbn&gt;1528-1140 (Electronic)&amp;#xD;0003-4932 (Linking)&lt;/isbn&gt;&lt;accession-num&gt;27429035&lt;/accession-num&gt;&lt;urls&gt;&lt;related-urls&gt;&lt;url&gt;https://www.ncbi.nlm.nih.gov/pubmed/27429035&lt;/url&gt;&lt;/related-urls&gt;&lt;/urls&gt;&lt;electronic-resource-num&gt;10.1097/SLA.0000000000001775&lt;/electronic-resource-num&gt;&lt;/record&gt;&lt;/Cite&gt;&lt;/EndNote&gt;</w:instrText>
            </w:r>
            <w:r w:rsidRPr="00E71832">
              <w:rPr>
                <w:rFonts w:ascii="Times" w:hAnsi="Times" w:cs="Tahoma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ahoma"/>
                <w:noProof/>
                <w:sz w:val="16"/>
                <w:szCs w:val="16"/>
              </w:rPr>
              <w:t>(</w:t>
            </w:r>
            <w:hyperlink w:anchor="_ENREF_46" w:tooltip="Rebecchi, 2016 #24" w:history="1">
              <w:r w:rsidRPr="00E71832">
                <w:rPr>
                  <w:rFonts w:ascii="Times" w:hAnsi="Times" w:cs="Tahoma"/>
                  <w:noProof/>
                  <w:sz w:val="16"/>
                  <w:szCs w:val="16"/>
                </w:rPr>
                <w:t>46</w:t>
              </w:r>
            </w:hyperlink>
            <w:r w:rsidRPr="00E71832">
              <w:rPr>
                <w:rFonts w:ascii="Times" w:hAnsi="Times" w:cs="Tahoma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ahoma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ahoma"/>
                <w:sz w:val="16"/>
                <w:szCs w:val="16"/>
              </w:rPr>
              <w:t>, 2016</w:t>
            </w:r>
          </w:p>
          <w:p w:rsidR="00E71832" w:rsidRPr="00E71832" w:rsidRDefault="00E71832" w:rsidP="00E71832">
            <w:pPr>
              <w:tabs>
                <w:tab w:val="left" w:pos="459"/>
              </w:tabs>
              <w:rPr>
                <w:rFonts w:ascii="Times" w:hAnsi="Times" w:cs="Tahoma"/>
                <w:sz w:val="16"/>
                <w:szCs w:val="16"/>
              </w:rPr>
            </w:pP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HRQL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Lucida Grande"/>
                <w:color w:val="000000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Group 1 (no </w:t>
            </w: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preop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GERD)</w:t>
            </w:r>
            <w:r>
              <w:rPr>
                <w:rFonts w:ascii="Times" w:hAnsi="Times" w:cs="Times New Roman"/>
                <w:sz w:val="16"/>
                <w:szCs w:val="16"/>
              </w:rPr>
              <w:t xml:space="preserve">: 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24.6±9.5 to 22.9±8.2 and 21.7±5.8 (P=NS) at 12 and 60 months</w:t>
            </w:r>
          </w:p>
          <w:p w:rsidR="00E71832" w:rsidRPr="00E71832" w:rsidRDefault="00E71832" w:rsidP="00E71832">
            <w:pPr>
              <w:rPr>
                <w:rFonts w:ascii="Times" w:hAnsi="Times" w:cs="Lucida Grande"/>
                <w:color w:val="000000"/>
                <w:sz w:val="16"/>
                <w:szCs w:val="16"/>
              </w:rPr>
            </w:pP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Group 2 (</w:t>
            </w:r>
            <w:proofErr w:type="spellStart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preop</w:t>
            </w:r>
            <w:proofErr w:type="spellEnd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 GERD)</w:t>
            </w:r>
            <w:r>
              <w:rPr>
                <w:rFonts w:ascii="Times" w:hAnsi="Times" w:cs="Lucida Grande"/>
                <w:color w:val="000000"/>
                <w:sz w:val="16"/>
                <w:szCs w:val="16"/>
              </w:rPr>
              <w:t>: from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 33.8±8.3 </w:t>
            </w:r>
            <w:proofErr w:type="spellStart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vs</w:t>
            </w:r>
            <w:proofErr w:type="spellEnd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 23.5±7.5 </w:t>
            </w:r>
            <w:proofErr w:type="spellStart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vs</w:t>
            </w:r>
            <w:proofErr w:type="spellEnd"/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 22.3±3.5 (P=S) at 12 and 60 months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Group 2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t>Gorodner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Gorodner&lt;/Author&gt;&lt;Year&gt;2019&lt;/Year&gt;&lt;RecNum&gt;33&lt;/RecNum&gt;&lt;DisplayText&gt;(39)&lt;/DisplayText&gt;&lt;record&gt;&lt;rec-number&gt;33&lt;/rec-number&gt;&lt;foreign-keys&gt;&lt;key app="EN" db-id="azs5d0vsmx2twkeed5wp5zxutt05r59zrrve" timestamp="1570084207"&gt;33&lt;/key&gt;&lt;/foreign-keys&gt;&lt;ref-type name="Journal Article"&gt;17&lt;/ref-type&gt;&lt;contributors&gt;&lt;authors&gt;&lt;author&gt;Gorodner, M.V.&lt;/author&gt;&lt;author&gt;Matucci, A.&lt;/author&gt;&lt;author&gt;Sole, L.&lt;/author&gt;&lt;author&gt;Figueredo, R.&lt;/author&gt;&lt;author&gt;Sanchez, C.&lt;/author&gt;&lt;author&gt;Caro, L.&lt;/author&gt;&lt;author&gt;Grigaites, A.&lt;/author&gt;&lt;/authors&gt;&lt;/contributors&gt;&lt;titles&gt;&lt;title&gt;Does Roux-en-Y Gastric Bypass Really Cure Gastroesophageal Reflux Disease? Analysis of Objective Data (Abstract)&lt;/title&gt;&lt;secondary-title&gt;Surg Endosc&lt;/secondary-title&gt;&lt;/titles&gt;&lt;periodical&gt;&lt;full-title&gt;Surg Endosc&lt;/full-title&gt;&lt;/periodical&gt;&lt;pages&gt;S139&lt;/pages&gt;&lt;dates&gt;&lt;year&gt;2019&lt;/year&gt;&lt;/dates&gt;&lt;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39" w:tooltip="Gorodner, 2019 #33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39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9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proofErr w:type="spellStart"/>
            <w:r w:rsidRPr="00E71832">
              <w:rPr>
                <w:rFonts w:ascii="Times" w:hAnsi="Times" w:cs="Times New Roman"/>
                <w:sz w:val="16"/>
                <w:szCs w:val="16"/>
              </w:rPr>
              <w:lastRenderedPageBreak/>
              <w:t>Tolone</w:t>
            </w:r>
            <w:proofErr w:type="spellEnd"/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/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&lt;EndNote&gt;&lt;Cite&gt;&lt;Author&gt;Tolone&lt;/Author&gt;&lt;Year&gt;2019&lt;/Year&gt;&lt;RecNum&gt;32&lt;/RecNum&gt;&lt;DisplayText&gt;(48)&lt;/DisplayText&gt;&lt;record&gt;&lt;rec-number&gt;32&lt;/rec-number&gt;&lt;foreign-keys&gt;&lt;key app="EN" db-id="azs5d0vsmx2twkeed5wp5zxutt05r59zrrve" timestamp="1570084088"&gt;32&lt;/key&gt;&lt;/foreign-keys&gt;&lt;ref-type name="Conference Paper"&gt;47&lt;/ref-type&gt;&lt;contributors&gt;&lt;authors&gt;&lt;author&gt;Tolone, S.&lt;/author&gt;&lt;author&gt;Savarino, E.&lt;/author&gt;&lt;author&gt;de Bortoli, N.&lt;/author&gt;&lt;author&gt;Frazzoni, M.&lt;/author&gt;&lt;author&gt;Frazzoni, L&lt;/author&gt;&lt;author&gt;Savarino, V.&lt;/author&gt;&lt;author&gt;Docimo L.&lt;/author&gt;&lt;/authors&gt;&lt;/contributors&gt;&lt;titles&gt;&lt;title&gt;Esophageal High Resolution Manometry Can Unravel The Mechanisms By Which Different Bariatric Techniques Produce Different Reflux Exposure (Abstract)&lt;/title&gt;&lt;secondary-title&gt;The Society for Surgery of the Alimentary Tract&lt;/secondary-title&gt;&lt;/titles&gt;&lt;pages&gt;S-1393&lt;/pages&gt;&lt;dates&gt;&lt;year&gt;2019&lt;/year&gt;&lt;/dates&gt;&lt;pub-location&gt;San Diego, CA&lt;/pub-location&gt;&lt;urls&gt;&lt;/urls&gt;&lt;/record&gt;&lt;/Cite&gt;&lt;/EndNote&gt;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48" w:tooltip="Tolone, 2019 #32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48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 xml:space="preserve">, 2019 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  <w:tr w:rsidR="00E71832" w:rsidRPr="00E71832" w:rsidTr="00E71832">
        <w:trPr>
          <w:trHeight w:val="284"/>
        </w:trPr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Raj et al</w:t>
            </w:r>
            <w:r w:rsidRPr="00E71832">
              <w:rPr>
                <w:rFonts w:ascii="Times" w:hAnsi="Times"/>
                <w:sz w:val="16"/>
                <w:szCs w:val="16"/>
              </w:rPr>
              <w:t xml:space="preserve"> 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SYWo8L0F1dGhvcj48WWVhcj4yMDE5PC9ZZWFyPjxSZWNO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begin">
                <w:fldData xml:space="preserve">PEVuZE5vdGU+PENpdGU+PEF1dGhvcj5SYWo8L0F1dGhvcj48WWVhcj4yMDE5PC9ZZWFyPjxSZWNO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</w:fldData>
              </w:fldChar>
            </w:r>
            <w:r w:rsidRPr="00E71832">
              <w:rPr>
                <w:rFonts w:ascii="Times" w:hAnsi="Times" w:cs="Times New Roman"/>
                <w:sz w:val="16"/>
                <w:szCs w:val="16"/>
              </w:rPr>
              <w:instrText xml:space="preserve"> ADDIN EN.CITE.DATA </w:instrText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separate"/>
            </w:r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(</w:t>
            </w:r>
            <w:hyperlink w:anchor="_ENREF_13" w:tooltip="Raj, 2019 #5" w:history="1">
              <w:r w:rsidRPr="00E71832">
                <w:rPr>
                  <w:rFonts w:ascii="Times" w:hAnsi="Times" w:cs="Times New Roman"/>
                  <w:noProof/>
                  <w:sz w:val="16"/>
                  <w:szCs w:val="16"/>
                </w:rPr>
                <w:t>13</w:t>
              </w:r>
            </w:hyperlink>
            <w:r w:rsidRPr="00E71832">
              <w:rPr>
                <w:rFonts w:ascii="Times" w:hAnsi="Times" w:cs="Times New Roman"/>
                <w:noProof/>
                <w:sz w:val="16"/>
                <w:szCs w:val="16"/>
              </w:rPr>
              <w:t>)</w:t>
            </w:r>
            <w:r w:rsidRPr="00E71832">
              <w:rPr>
                <w:rFonts w:ascii="Times" w:hAnsi="Times" w:cs="Times New Roman"/>
                <w:sz w:val="16"/>
                <w:szCs w:val="16"/>
              </w:rPr>
              <w:fldChar w:fldCharType="end"/>
            </w:r>
            <w:r w:rsidRPr="00E71832">
              <w:rPr>
                <w:rFonts w:ascii="Times" w:hAnsi="Times" w:cs="Times New Roman"/>
                <w:sz w:val="16"/>
                <w:szCs w:val="16"/>
              </w:rPr>
              <w:t>, 2019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GERD HRQL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 Roman"/>
                <w:color w:val="000000"/>
                <w:sz w:val="16"/>
                <w:szCs w:val="16"/>
                <w:lang w:eastAsia="ja-JP"/>
              </w:rPr>
            </w:pPr>
            <w:r>
              <w:rPr>
                <w:rFonts w:ascii="Times" w:hAnsi="Times" w:cs="Lucida Grande"/>
                <w:color w:val="000000"/>
                <w:sz w:val="16"/>
                <w:szCs w:val="16"/>
              </w:rPr>
              <w:t xml:space="preserve">From </w:t>
            </w:r>
            <w:r w:rsidRPr="00E71832">
              <w:rPr>
                <w:rFonts w:ascii="Times" w:hAnsi="Times" w:cs="Lucida Grande"/>
                <w:color w:val="000000"/>
                <w:sz w:val="16"/>
                <w:szCs w:val="16"/>
              </w:rPr>
              <w:t>0.3 ± 0.4 to 5.5 ± 3.5 (P=S)</w:t>
            </w:r>
          </w:p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  <w:tc>
          <w:tcPr>
            <w:tcW w:w="0" w:type="auto"/>
          </w:tcPr>
          <w:p w:rsidR="00E71832" w:rsidRPr="00E71832" w:rsidRDefault="00E71832" w:rsidP="00E71832">
            <w:pPr>
              <w:rPr>
                <w:rFonts w:ascii="Times" w:hAnsi="Times" w:cs="Times New Roman"/>
                <w:sz w:val="16"/>
                <w:szCs w:val="16"/>
              </w:rPr>
            </w:pPr>
            <w:r w:rsidRPr="00E71832">
              <w:rPr>
                <w:rFonts w:ascii="Times" w:hAnsi="Times" w:cs="Times New Roman"/>
                <w:sz w:val="16"/>
                <w:szCs w:val="16"/>
              </w:rPr>
              <w:t>NR</w:t>
            </w:r>
          </w:p>
        </w:tc>
      </w:tr>
    </w:tbl>
    <w:p w:rsidR="00E71832" w:rsidRPr="00E71832" w:rsidRDefault="00E71832" w:rsidP="00E71832">
      <w:pPr>
        <w:ind w:left="-1276"/>
        <w:rPr>
          <w:rFonts w:ascii="Times" w:hAnsi="Times"/>
          <w:sz w:val="16"/>
          <w:szCs w:val="16"/>
        </w:rPr>
      </w:pPr>
      <w:bookmarkStart w:id="0" w:name="_GoBack"/>
      <w:bookmarkEnd w:id="0"/>
      <w:r w:rsidRPr="00E71832">
        <w:rPr>
          <w:rFonts w:ascii="Times" w:hAnsi="Times"/>
          <w:b/>
          <w:sz w:val="16"/>
          <w:szCs w:val="16"/>
        </w:rPr>
        <w:t>Abbreviations:</w:t>
      </w:r>
      <w:r w:rsidRPr="00E71832">
        <w:rPr>
          <w:rFonts w:ascii="Times" w:hAnsi="Times"/>
          <w:sz w:val="16"/>
          <w:szCs w:val="16"/>
        </w:rPr>
        <w:t xml:space="preserve"> GERD: </w:t>
      </w:r>
      <w:proofErr w:type="spellStart"/>
      <w:r w:rsidRPr="00E71832">
        <w:rPr>
          <w:rFonts w:ascii="Times" w:hAnsi="Times"/>
          <w:sz w:val="16"/>
          <w:szCs w:val="16"/>
        </w:rPr>
        <w:t>gastroesophageal</w:t>
      </w:r>
      <w:proofErr w:type="spellEnd"/>
      <w:r w:rsidRPr="00E71832">
        <w:rPr>
          <w:rFonts w:ascii="Times" w:hAnsi="Times"/>
          <w:sz w:val="16"/>
          <w:szCs w:val="16"/>
        </w:rPr>
        <w:t xml:space="preserve"> reflux disease; NR: not re</w:t>
      </w:r>
      <w:r>
        <w:rPr>
          <w:rFonts w:ascii="Times" w:hAnsi="Times"/>
          <w:sz w:val="16"/>
          <w:szCs w:val="16"/>
        </w:rPr>
        <w:t>ported</w:t>
      </w: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774918" w:rsidRPr="00E71832" w:rsidRDefault="00774918" w:rsidP="00E71832">
      <w:pPr>
        <w:rPr>
          <w:rFonts w:ascii="Times" w:hAnsi="Times"/>
          <w:sz w:val="16"/>
          <w:szCs w:val="16"/>
        </w:rPr>
      </w:pPr>
    </w:p>
    <w:p w:rsidR="001B4661" w:rsidRPr="00E71832" w:rsidRDefault="001B4661" w:rsidP="00E71832">
      <w:pPr>
        <w:rPr>
          <w:rFonts w:ascii="Times" w:hAnsi="Times"/>
          <w:sz w:val="16"/>
          <w:szCs w:val="16"/>
        </w:rPr>
      </w:pPr>
    </w:p>
    <w:sectPr w:rsidR="001B4661" w:rsidRPr="00E71832" w:rsidSect="00E71832">
      <w:pgSz w:w="11900" w:h="16840"/>
      <w:pgMar w:top="1440" w:right="1800" w:bottom="1440" w:left="1985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20B0300020202020204"/>
    <w:charset w:val="00"/>
    <w:family w:val="auto"/>
    <w:pitch w:val="variable"/>
    <w:sig w:usb0="A10002FF" w:usb1="5000204A" w:usb2="00000020" w:usb3="00000000" w:csb0="00010097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#ZF Terminal">
    <w:panose1 w:val="02000000000000000000"/>
    <w:charset w:val="00"/>
    <w:family w:val="auto"/>
    <w:pitch w:val="variable"/>
    <w:sig w:usb0="A10002AF" w:usb1="500078FB" w:usb2="00000000" w:usb3="00000000" w:csb0="000101B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 Roman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D76E652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74918"/>
    <w:rsid w:val="001B4661"/>
    <w:rsid w:val="005E60E8"/>
    <w:rsid w:val="00672817"/>
    <w:rsid w:val="007239D1"/>
    <w:rsid w:val="00774918"/>
    <w:rsid w:val="00DC045D"/>
    <w:rsid w:val="00E718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52F96E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ngsana New" w:eastAsiaTheme="minorEastAsia" w:hAnsi="Angsana New" w:cs="#ZF Terminal"/>
        <w:sz w:val="32"/>
        <w:szCs w:val="3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4918"/>
    <w:rPr>
      <w:rFonts w:asciiTheme="minorHAnsi" w:hAnsiTheme="minorHAnsi" w:cstheme="minorBidi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672817"/>
    <w:pPr>
      <w:keepNext/>
      <w:numPr>
        <w:numId w:val="1"/>
      </w:numPr>
      <w:contextualSpacing/>
      <w:outlineLvl w:val="0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2">
    <w:name w:val="Note Level 2"/>
    <w:basedOn w:val="Normal"/>
    <w:uiPriority w:val="99"/>
    <w:semiHidden/>
    <w:unhideWhenUsed/>
    <w:rsid w:val="00672817"/>
    <w:pPr>
      <w:keepNext/>
      <w:numPr>
        <w:ilvl w:val="1"/>
        <w:numId w:val="1"/>
      </w:numPr>
      <w:contextualSpacing/>
      <w:outlineLvl w:val="1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3">
    <w:name w:val="Note Level 3"/>
    <w:basedOn w:val="Normal"/>
    <w:uiPriority w:val="99"/>
    <w:semiHidden/>
    <w:unhideWhenUsed/>
    <w:rsid w:val="00672817"/>
    <w:pPr>
      <w:keepNext/>
      <w:numPr>
        <w:ilvl w:val="2"/>
        <w:numId w:val="1"/>
      </w:numPr>
      <w:contextualSpacing/>
      <w:outlineLvl w:val="2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4">
    <w:name w:val="Note Level 4"/>
    <w:basedOn w:val="Normal"/>
    <w:uiPriority w:val="99"/>
    <w:semiHidden/>
    <w:unhideWhenUsed/>
    <w:rsid w:val="00672817"/>
    <w:pPr>
      <w:keepNext/>
      <w:numPr>
        <w:ilvl w:val="3"/>
        <w:numId w:val="1"/>
      </w:numPr>
      <w:contextualSpacing/>
      <w:outlineLvl w:val="3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5">
    <w:name w:val="Note Level 5"/>
    <w:basedOn w:val="Normal"/>
    <w:uiPriority w:val="99"/>
    <w:semiHidden/>
    <w:unhideWhenUsed/>
    <w:rsid w:val="00672817"/>
    <w:pPr>
      <w:keepNext/>
      <w:numPr>
        <w:ilvl w:val="4"/>
        <w:numId w:val="1"/>
      </w:numPr>
      <w:contextualSpacing/>
      <w:outlineLvl w:val="4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6">
    <w:name w:val="Note Level 6"/>
    <w:basedOn w:val="Normal"/>
    <w:uiPriority w:val="99"/>
    <w:semiHidden/>
    <w:unhideWhenUsed/>
    <w:rsid w:val="00672817"/>
    <w:pPr>
      <w:keepNext/>
      <w:numPr>
        <w:ilvl w:val="5"/>
        <w:numId w:val="1"/>
      </w:numPr>
      <w:contextualSpacing/>
      <w:outlineLvl w:val="5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7">
    <w:name w:val="Note Level 7"/>
    <w:basedOn w:val="Normal"/>
    <w:uiPriority w:val="99"/>
    <w:semiHidden/>
    <w:unhideWhenUsed/>
    <w:rsid w:val="00672817"/>
    <w:pPr>
      <w:keepNext/>
      <w:numPr>
        <w:ilvl w:val="6"/>
        <w:numId w:val="1"/>
      </w:numPr>
      <w:contextualSpacing/>
      <w:outlineLvl w:val="6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8">
    <w:name w:val="Note Level 8"/>
    <w:basedOn w:val="Normal"/>
    <w:uiPriority w:val="99"/>
    <w:semiHidden/>
    <w:unhideWhenUsed/>
    <w:rsid w:val="00672817"/>
    <w:pPr>
      <w:keepNext/>
      <w:numPr>
        <w:ilvl w:val="7"/>
        <w:numId w:val="1"/>
      </w:numPr>
      <w:contextualSpacing/>
      <w:outlineLvl w:val="7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9">
    <w:name w:val="Note Level 9"/>
    <w:basedOn w:val="Normal"/>
    <w:uiPriority w:val="99"/>
    <w:semiHidden/>
    <w:unhideWhenUsed/>
    <w:rsid w:val="00672817"/>
    <w:pPr>
      <w:keepNext/>
      <w:numPr>
        <w:ilvl w:val="8"/>
        <w:numId w:val="1"/>
      </w:numPr>
      <w:contextualSpacing/>
      <w:outlineLvl w:val="8"/>
    </w:pPr>
    <w:rPr>
      <w:rFonts w:ascii="Angsana New" w:eastAsia="ＭＳ ゴシック" w:hAnsi="Angsana New" w:cs="#ZF Terminal"/>
      <w:sz w:val="32"/>
      <w:szCs w:val="32"/>
      <w:lang w:eastAsia="ja-JP"/>
    </w:rPr>
  </w:style>
  <w:style w:type="table" w:styleId="TableGrid">
    <w:name w:val="Table Grid"/>
    <w:basedOn w:val="TableNormal"/>
    <w:uiPriority w:val="59"/>
    <w:rsid w:val="00774918"/>
    <w:rPr>
      <w:rFonts w:asciiTheme="minorHAnsi" w:eastAsiaTheme="minorHAnsi" w:hAnsiTheme="minorHAnsi" w:cstheme="minorBidi"/>
      <w:sz w:val="22"/>
      <w:szCs w:val="28"/>
      <w:lang w:eastAsia="en-US"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ngsana New" w:eastAsiaTheme="minorEastAsia" w:hAnsi="Angsana New" w:cs="#ZF Terminal"/>
        <w:sz w:val="32"/>
        <w:szCs w:val="3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4918"/>
    <w:rPr>
      <w:rFonts w:asciiTheme="minorHAnsi" w:hAnsiTheme="minorHAnsi" w:cstheme="minorBidi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672817"/>
    <w:pPr>
      <w:keepNext/>
      <w:numPr>
        <w:numId w:val="1"/>
      </w:numPr>
      <w:contextualSpacing/>
      <w:outlineLvl w:val="0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2">
    <w:name w:val="Note Level 2"/>
    <w:basedOn w:val="Normal"/>
    <w:uiPriority w:val="99"/>
    <w:semiHidden/>
    <w:unhideWhenUsed/>
    <w:rsid w:val="00672817"/>
    <w:pPr>
      <w:keepNext/>
      <w:numPr>
        <w:ilvl w:val="1"/>
        <w:numId w:val="1"/>
      </w:numPr>
      <w:contextualSpacing/>
      <w:outlineLvl w:val="1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3">
    <w:name w:val="Note Level 3"/>
    <w:basedOn w:val="Normal"/>
    <w:uiPriority w:val="99"/>
    <w:semiHidden/>
    <w:unhideWhenUsed/>
    <w:rsid w:val="00672817"/>
    <w:pPr>
      <w:keepNext/>
      <w:numPr>
        <w:ilvl w:val="2"/>
        <w:numId w:val="1"/>
      </w:numPr>
      <w:contextualSpacing/>
      <w:outlineLvl w:val="2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4">
    <w:name w:val="Note Level 4"/>
    <w:basedOn w:val="Normal"/>
    <w:uiPriority w:val="99"/>
    <w:semiHidden/>
    <w:unhideWhenUsed/>
    <w:rsid w:val="00672817"/>
    <w:pPr>
      <w:keepNext/>
      <w:numPr>
        <w:ilvl w:val="3"/>
        <w:numId w:val="1"/>
      </w:numPr>
      <w:contextualSpacing/>
      <w:outlineLvl w:val="3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5">
    <w:name w:val="Note Level 5"/>
    <w:basedOn w:val="Normal"/>
    <w:uiPriority w:val="99"/>
    <w:semiHidden/>
    <w:unhideWhenUsed/>
    <w:rsid w:val="00672817"/>
    <w:pPr>
      <w:keepNext/>
      <w:numPr>
        <w:ilvl w:val="4"/>
        <w:numId w:val="1"/>
      </w:numPr>
      <w:contextualSpacing/>
      <w:outlineLvl w:val="4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6">
    <w:name w:val="Note Level 6"/>
    <w:basedOn w:val="Normal"/>
    <w:uiPriority w:val="99"/>
    <w:semiHidden/>
    <w:unhideWhenUsed/>
    <w:rsid w:val="00672817"/>
    <w:pPr>
      <w:keepNext/>
      <w:numPr>
        <w:ilvl w:val="5"/>
        <w:numId w:val="1"/>
      </w:numPr>
      <w:contextualSpacing/>
      <w:outlineLvl w:val="5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7">
    <w:name w:val="Note Level 7"/>
    <w:basedOn w:val="Normal"/>
    <w:uiPriority w:val="99"/>
    <w:semiHidden/>
    <w:unhideWhenUsed/>
    <w:rsid w:val="00672817"/>
    <w:pPr>
      <w:keepNext/>
      <w:numPr>
        <w:ilvl w:val="6"/>
        <w:numId w:val="1"/>
      </w:numPr>
      <w:contextualSpacing/>
      <w:outlineLvl w:val="6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8">
    <w:name w:val="Note Level 8"/>
    <w:basedOn w:val="Normal"/>
    <w:uiPriority w:val="99"/>
    <w:semiHidden/>
    <w:unhideWhenUsed/>
    <w:rsid w:val="00672817"/>
    <w:pPr>
      <w:keepNext/>
      <w:numPr>
        <w:ilvl w:val="7"/>
        <w:numId w:val="1"/>
      </w:numPr>
      <w:contextualSpacing/>
      <w:outlineLvl w:val="7"/>
    </w:pPr>
    <w:rPr>
      <w:rFonts w:ascii="Angsana New" w:eastAsia="ＭＳ ゴシック" w:hAnsi="Angsana New" w:cs="#ZF Terminal"/>
      <w:sz w:val="32"/>
      <w:szCs w:val="32"/>
      <w:lang w:eastAsia="ja-JP"/>
    </w:rPr>
  </w:style>
  <w:style w:type="paragraph" w:styleId="NoteLevel9">
    <w:name w:val="Note Level 9"/>
    <w:basedOn w:val="Normal"/>
    <w:uiPriority w:val="99"/>
    <w:semiHidden/>
    <w:unhideWhenUsed/>
    <w:rsid w:val="00672817"/>
    <w:pPr>
      <w:keepNext/>
      <w:numPr>
        <w:ilvl w:val="8"/>
        <w:numId w:val="1"/>
      </w:numPr>
      <w:contextualSpacing/>
      <w:outlineLvl w:val="8"/>
    </w:pPr>
    <w:rPr>
      <w:rFonts w:ascii="Angsana New" w:eastAsia="ＭＳ ゴシック" w:hAnsi="Angsana New" w:cs="#ZF Terminal"/>
      <w:sz w:val="32"/>
      <w:szCs w:val="32"/>
      <w:lang w:eastAsia="ja-JP"/>
    </w:rPr>
  </w:style>
  <w:style w:type="table" w:styleId="TableGrid">
    <w:name w:val="Table Grid"/>
    <w:basedOn w:val="TableNormal"/>
    <w:uiPriority w:val="59"/>
    <w:rsid w:val="00774918"/>
    <w:rPr>
      <w:rFonts w:asciiTheme="minorHAnsi" w:eastAsiaTheme="minorHAnsi" w:hAnsiTheme="minorHAnsi" w:cstheme="minorBidi"/>
      <w:sz w:val="22"/>
      <w:szCs w:val="28"/>
      <w:lang w:eastAsia="en-US" w:bidi="th-TH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2</Pages>
  <Words>4907</Words>
  <Characters>27971</Characters>
  <Application>Microsoft Macintosh Word</Application>
  <DocSecurity>0</DocSecurity>
  <Lines>233</Lines>
  <Paragraphs>65</Paragraphs>
  <ScaleCrop>false</ScaleCrop>
  <Company>chula</Company>
  <LinksUpToDate>false</LinksUpToDate>
  <CharactersWithSpaces>328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eravich jaruvongvanich</dc:creator>
  <cp:keywords/>
  <dc:description/>
  <cp:lastModifiedBy>veeravich jaruvongvanich</cp:lastModifiedBy>
  <cp:revision>1</cp:revision>
  <dcterms:created xsi:type="dcterms:W3CDTF">2020-04-01T15:43:00Z</dcterms:created>
  <dcterms:modified xsi:type="dcterms:W3CDTF">2020-04-01T16:35:00Z</dcterms:modified>
</cp:coreProperties>
</file>